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Times New Roman" w:hAnsi="Times New Roman" w:cs="Times New Roman"/>
          <w:iCs/>
          <w:color w:val="0000FF"/>
          <w:kern w:val="0"/>
          <w:szCs w:val="21"/>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The changes of our manuscript are highlighted in yellow.</w:t>
      </w:r>
    </w:p>
    <w:p w:rsidR="003232DE" w:rsidRDefault="003232DE">
      <w:pPr>
        <w:widowControl/>
        <w:spacing w:before="40"/>
        <w:rPr>
          <w:rFonts w:ascii="Times New Roman" w:eastAsia="等线" w:hAnsi="Times New Roman" w:cs="Times New Roman"/>
          <w:kern w:val="0"/>
          <w:szCs w:val="21"/>
          <w:shd w:val="clear" w:color="auto" w:fill="FFFFFF"/>
          <w:lang w:eastAsia="zh-TW"/>
        </w:rPr>
      </w:pP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r w:rsidRPr="00E33799">
        <w:rPr>
          <w:rFonts w:ascii="Times New Roman" w:hAnsi="Times New Roman" w:cs="Times New Roman"/>
          <w:szCs w:val="21"/>
        </w:rPr>
        <w:t>it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My comment 4 was that their method lacked theoretical justification and compared it to SVM-RFE. Here again the authors simply explain away my objection. They say that their GA (genetic algorithm) works faster than that of Kar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664C2">
      <w:pPr>
        <w:widowControl/>
        <w:rPr>
          <w:rFonts w:ascii="Times New Roman" w:hAnsi="Times New Roman" w:cs="Times New Roman"/>
          <w:color w:val="0000FF"/>
          <w:szCs w:val="21"/>
        </w:rPr>
      </w:pPr>
      <w:r w:rsidRPr="00B664C2">
        <w:rPr>
          <w:rFonts w:ascii="Times New Roman" w:hAnsi="Times New Roman" w:cs="Times New Roman"/>
          <w:color w:val="0000FF"/>
          <w:szCs w:val="21"/>
        </w:rPr>
        <w:t>Thank you very much for your constructive and valuable comments. We also do appreciated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214FE4">
      <w:pPr>
        <w:ind w:firstLineChars="200" w:firstLine="42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820CE9">
        <w:rPr>
          <w:rFonts w:ascii="Times New Roman" w:hAnsi="Times New Roman" w:cs="Times New Roman"/>
          <w:b/>
          <w:color w:val="0000FF"/>
          <w:szCs w:val="21"/>
        </w:rPr>
        <w:t>Table 1</w:t>
      </w:r>
      <w:r w:rsidR="00BD5C3B">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gene symbols; secondly, the obtained gene symbols were transformed into the</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6221D1">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p</w:t>
            </w:r>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cc</w:t>
            </w:r>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vc</w:t>
            </w:r>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851A62">
              <w:rPr>
                <w:rFonts w:ascii="Times New Roman" w:hAnsi="Times New Roman" w:cs="Times New Roman" w:hint="eastAsia"/>
                <w:b w:val="0"/>
                <w:sz w:val="16"/>
                <w:szCs w:val="16"/>
              </w:rPr>
              <w:t>Leuk</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GSE2604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Pr="00071C3C"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p>
    <w:p w:rsidR="00214FE4" w:rsidRPr="00071C3C" w:rsidRDefault="00214FE4" w:rsidP="00E33799">
      <w:pPr>
        <w:rPr>
          <w:rFonts w:ascii="Times New Roman" w:hAnsi="Times New Roman" w:cs="Times New Roman"/>
          <w:szCs w:val="21"/>
        </w:rPr>
      </w:pPr>
    </w:p>
    <w:p w:rsidR="00DC1447" w:rsidRPr="00071C3C" w:rsidRDefault="00DC1447" w:rsidP="00071C3C">
      <w:pPr>
        <w:ind w:firstLineChars="200" w:firstLine="42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851A62" w:rsidRPr="00071C3C">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Except the 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than 50, the prediction accuracy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comprehensive</w:t>
      </w:r>
      <w:r w:rsidR="00B0467E">
        <w:rPr>
          <w:rFonts w:ascii="Times New Roman" w:hAnsi="Times New Roman" w:cs="Times New Roman"/>
          <w:color w:val="0000FF"/>
          <w:szCs w:val="21"/>
        </w:rPr>
        <w:t xml:space="preserve"> 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214FE4" w:rsidRPr="00F13AE2" w:rsidRDefault="00214FE4" w:rsidP="00E33799">
      <w:pPr>
        <w:rPr>
          <w:rFonts w:ascii="Times New Roman" w:hAnsi="Times New Roman" w:cs="Times New Roman"/>
          <w:szCs w:val="21"/>
        </w:rPr>
      </w:pPr>
    </w:p>
    <w:p w:rsidR="00214FE4" w:rsidRDefault="00214FE4"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E33799" w:rsidRDefault="00E33799" w:rsidP="00E33799">
      <w:pPr>
        <w:rPr>
          <w:rFonts w:ascii="Times New Roman" w:hAnsi="Times New Roman" w:cs="Times New Roman"/>
          <w:szCs w:val="21"/>
        </w:rPr>
      </w:pPr>
    </w:p>
    <w:p w:rsidR="00B664C2"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The authors' preferred method of genetic algorithms is known to lack theoretical foundations,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lastRenderedPageBreak/>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9E48F8"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w:t>
      </w:r>
    </w:p>
    <w:p w:rsidR="008B56F6"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 xml:space="preserve">The SVM-RFE method by Isabelle Guyon indeed has many theoretical results and very fast. But the evolutionary-computation based methods are also one of major branch. </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many evolutionary-based methods for gene selection have been proposed.</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the novel evolutionary-based methods for gene selection were</w:t>
      </w:r>
      <w:r w:rsidR="008B56F6" w:rsidRPr="00C53786">
        <w:rPr>
          <w:rFonts w:ascii="Times New Roman" w:hAnsi="Times New Roman" w:cs="Times New Roman"/>
          <w:i/>
          <w:color w:val="0000FF"/>
          <w:szCs w:val="21"/>
        </w:rPr>
        <w:t xml:space="preserve"> constantly</w:t>
      </w:r>
      <w:r w:rsidRPr="00C53786">
        <w:rPr>
          <w:rFonts w:ascii="Times New Roman" w:hAnsi="Times New Roman" w:cs="Times New Roman"/>
          <w:i/>
          <w:color w:val="0000FF"/>
          <w:szCs w:val="21"/>
        </w:rPr>
        <w:t xml:space="preserve"> published</w:t>
      </w:r>
      <w:r w:rsidR="008B56F6" w:rsidRPr="00C53786">
        <w:rPr>
          <w:rFonts w:ascii="Times New Roman" w:hAnsi="Times New Roman" w:cs="Times New Roman"/>
          <w:i/>
          <w:color w:val="0000FF"/>
          <w:szCs w:val="21"/>
        </w:rPr>
        <w:t xml:space="preserve"> </w: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 </w:instrTex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DATA </w:instrText>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end"/>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separate"/>
      </w:r>
      <w:r w:rsidR="008B56F6" w:rsidRPr="00C53786">
        <w:rPr>
          <w:rFonts w:ascii="Times New Roman" w:hAnsi="Times New Roman" w:cs="Times New Roman"/>
          <w:i/>
          <w:noProof/>
          <w:color w:val="0000FF"/>
          <w:szCs w:val="21"/>
        </w:rPr>
        <w:t>[1-4]</w:t>
      </w:r>
      <w:r w:rsidR="008B56F6" w:rsidRPr="00C53786">
        <w:rPr>
          <w:rFonts w:ascii="Times New Roman" w:hAnsi="Times New Roman" w:cs="Times New Roman"/>
          <w:i/>
          <w:color w:val="0000FF"/>
          <w:szCs w:val="21"/>
        </w:rPr>
        <w:fldChar w:fldCharType="end"/>
      </w:r>
      <w:r w:rsidRPr="00C53786">
        <w:rPr>
          <w:rFonts w:ascii="Times New Roman" w:hAnsi="Times New Roman" w:cs="Times New Roman"/>
          <w:i/>
          <w:color w:val="0000FF"/>
          <w:szCs w:val="21"/>
        </w:rPr>
        <w:t>, which still caused high concern.</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Compared to SVM-RFE based method, the time consuming is relatively higher, but the classification accuracy of generated gene subset is usually higher.</w:t>
      </w:r>
    </w:p>
    <w:p w:rsidR="009E48F8" w:rsidRDefault="009E48F8">
      <w:pPr>
        <w:ind w:firstLineChars="200" w:firstLine="420"/>
        <w:rPr>
          <w:rFonts w:ascii="Times New Roman" w:hAnsi="Times New Roman" w:cs="Times New Roman"/>
          <w:color w:val="0000FF"/>
          <w:szCs w:val="21"/>
        </w:rPr>
      </w:pPr>
    </w:p>
    <w:p w:rsidR="009E48F8" w:rsidRDefault="009E48F8">
      <w:pPr>
        <w:ind w:firstLineChars="200" w:firstLine="420"/>
        <w:rPr>
          <w:rFonts w:ascii="Times New Roman" w:hAnsi="Times New Roman" w:cs="Times New Roman"/>
          <w:color w:val="0000FF"/>
          <w:szCs w:val="21"/>
        </w:rPr>
      </w:pP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1, 2, 5]</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ther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8B56F6">
        <w:rPr>
          <w:rFonts w:ascii="Times New Roman" w:hAnsi="Times New Roman" w:cs="Times New Roman"/>
          <w:color w:val="0000FF"/>
          <w:szCs w:val="21"/>
        </w:rPr>
        <w:instrText xml:space="preserve"> ADDIN EN.CITE &lt;EndNote&gt;&lt;Cite&gt;&lt;Author&gt;Fu&lt;/Author&gt;&lt;Year&gt;2005&lt;/Year&gt;&lt;RecNum&gt;439&lt;/RecNum&gt;&lt;DisplayText&gt;[6]&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6]</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encoding length recursively in search process, which could quickly remove the irrelevant and redundant features and converge to the minimal informative feature combination. Kar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sidR="00CC39E6">
        <w:rPr>
          <w:rFonts w:ascii="Times New Roman" w:hAnsi="Times New Roman" w:cs="Times New Roman"/>
          <w:color w:val="0000FF"/>
          <w:szCs w:val="21"/>
        </w:rPr>
      </w:r>
      <w:r w:rsidR="00CC39E6">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7]</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t xml:space="preserve">employed the evolutionary computation method PSO to select gene subset on three datasets SRBCT, 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Kar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F9789A" w:rsidRDefault="00DF4B24" w:rsidP="00F9789A">
      <w:pPr>
        <w:ind w:firstLineChars="200" w:firstLine="420"/>
        <w:rPr>
          <w:rFonts w:ascii="Times New Roman" w:hAnsi="Times New Roman" w:cs="Times New Roman"/>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r>
        <w:rPr>
          <w:rFonts w:ascii="Times New Roman" w:hAnsi="Times New Roman" w:cs="Times New Roman" w:hint="eastAsia"/>
          <w:color w:val="0000FF"/>
          <w:szCs w:val="21"/>
        </w:rPr>
        <w:lastRenderedPageBreak/>
        <w:t>Let</w:t>
      </w:r>
      <w:r>
        <w:rPr>
          <w:rFonts w:ascii="Times New Roman" w:hAnsi="Times New Roman" w:cs="Times New Roman"/>
          <w:color w:val="0000FF"/>
          <w:szCs w:val="21"/>
        </w:rPr>
        <w:t>’s go back to the beginning and re</w:t>
      </w:r>
      <w:r w:rsidR="009C41BA">
        <w:rPr>
          <w:rFonts w:ascii="Times New Roman" w:hAnsi="Times New Roman" w:cs="Times New Roman"/>
          <w:color w:val="0000FF"/>
          <w:szCs w:val="21"/>
        </w:rPr>
        <w:t>think</w:t>
      </w:r>
      <w:r>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Pr>
          <w:rFonts w:ascii="Times New Roman" w:hAnsi="Times New Roman" w:cs="Times New Roman"/>
          <w:color w:val="0000FF"/>
          <w:szCs w:val="21"/>
        </w:rPr>
        <w:t xml:space="preserve"> gene features in the microarray.</w:t>
      </w:r>
    </w:p>
    <w:p w:rsidR="00F9789A" w:rsidRDefault="009C41BA" w:rsidP="00655BC9">
      <w:pPr>
        <w:pStyle w:val="af"/>
        <w:numPr>
          <w:ilvl w:val="2"/>
          <w:numId w:val="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Structural risk minimization. </w:t>
      </w:r>
    </w:p>
    <w:p w:rsidR="00655BC9" w:rsidRDefault="00655BC9" w:rsidP="00655BC9">
      <w:pPr>
        <w:pStyle w:val="af"/>
        <w:ind w:left="1680" w:firstLineChars="0" w:firstLine="0"/>
        <w:rPr>
          <w:rFonts w:ascii="Times New Roman" w:hAnsi="Times New Roman" w:cs="Times New Roman"/>
          <w:color w:val="0000FF"/>
          <w:szCs w:val="21"/>
        </w:rPr>
      </w:pPr>
    </w:p>
    <w:p w:rsidR="00F9789A" w:rsidRDefault="00655BC9" w:rsidP="005C1DD7">
      <w:pPr>
        <w:pStyle w:val="af"/>
        <w:numPr>
          <w:ilvl w:val="2"/>
          <w:numId w:val="6"/>
        </w:numPr>
        <w:ind w:firstLineChars="0"/>
        <w:rPr>
          <w:rFonts w:ascii="Times New Roman" w:hAnsi="Times New Roman" w:cs="Times New Roman"/>
          <w:color w:val="0000FF"/>
          <w:szCs w:val="21"/>
        </w:rPr>
      </w:pPr>
      <w:r>
        <w:rPr>
          <w:rFonts w:ascii="Times New Roman" w:hAnsi="Times New Roman" w:cs="Times New Roman"/>
          <w:color w:val="0000FF"/>
          <w:szCs w:val="21"/>
        </w:rPr>
        <w:t>Finding disease</w:t>
      </w:r>
      <w:r w:rsidR="005C1DD7">
        <w:rPr>
          <w:rFonts w:ascii="Times New Roman" w:hAnsi="Times New Roman" w:cs="Times New Roman"/>
          <w:color w:val="0000FF"/>
          <w:szCs w:val="21"/>
        </w:rPr>
        <w:t xml:space="preserve"> related potential</w:t>
      </w:r>
      <w:r>
        <w:rPr>
          <w:rFonts w:ascii="Times New Roman" w:hAnsi="Times New Roman" w:cs="Times New Roman"/>
          <w:color w:val="0000FF"/>
          <w:szCs w:val="21"/>
        </w:rPr>
        <w:t xml:space="preserve"> </w:t>
      </w:r>
      <w:r w:rsidR="005C1DD7" w:rsidRPr="005C1DD7">
        <w:rPr>
          <w:rFonts w:ascii="Times New Roman" w:hAnsi="Times New Roman" w:cs="Times New Roman"/>
          <w:color w:val="0000FF"/>
          <w:szCs w:val="21"/>
        </w:rPr>
        <w:t>bio-marks</w:t>
      </w:r>
      <w:r w:rsidRPr="005C1DD7">
        <w:rPr>
          <w:rFonts w:ascii="Times New Roman" w:hAnsi="Times New Roman" w:cs="Times New Roman"/>
          <w:color w:val="0000FF"/>
          <w:szCs w:val="21"/>
        </w:rPr>
        <w:t>.</w:t>
      </w:r>
    </w:p>
    <w:p w:rsidR="00655BC9" w:rsidRPr="00655BC9" w:rsidRDefault="00655BC9" w:rsidP="00655BC9">
      <w:pPr>
        <w:pStyle w:val="af"/>
        <w:rPr>
          <w:rFonts w:ascii="Times New Roman" w:hAnsi="Times New Roman" w:cs="Times New Roman" w:hint="eastAsia"/>
          <w:color w:val="0000FF"/>
          <w:szCs w:val="21"/>
        </w:rPr>
      </w:pPr>
    </w:p>
    <w:p w:rsidR="00655BC9" w:rsidRPr="00EE0CB1" w:rsidRDefault="00655BC9" w:rsidP="00EE0CB1">
      <w:pPr>
        <w:rPr>
          <w:rFonts w:ascii="Times New Roman" w:hAnsi="Times New Roman" w:cs="Times New Roman"/>
          <w:color w:val="0000FF"/>
          <w:szCs w:val="21"/>
        </w:rPr>
      </w:pPr>
      <w:r w:rsidRPr="00EE0CB1">
        <w:rPr>
          <w:rFonts w:ascii="Times New Roman" w:hAnsi="Times New Roman" w:cs="Times New Roman" w:hint="eastAsia"/>
          <w:color w:val="0000FF"/>
          <w:szCs w:val="21"/>
        </w:rPr>
        <w:t>T</w:t>
      </w:r>
      <w:r w:rsidRPr="00EE0CB1">
        <w:rPr>
          <w:rFonts w:ascii="Times New Roman" w:hAnsi="Times New Roman" w:cs="Times New Roman"/>
          <w:color w:val="0000FF"/>
          <w:szCs w:val="21"/>
        </w:rPr>
        <w:t xml:space="preserve">he </w:t>
      </w:r>
      <w:r w:rsidR="00EE0CB1" w:rsidRPr="00EE0CB1">
        <w:rPr>
          <w:rFonts w:ascii="Times New Roman" w:hAnsi="Times New Roman" w:cs="Times New Roman"/>
          <w:color w:val="0000FF"/>
          <w:szCs w:val="21"/>
        </w:rPr>
        <w:t>procedure</w:t>
      </w:r>
      <w:r w:rsidRPr="00EE0CB1">
        <w:rPr>
          <w:rFonts w:ascii="Times New Roman" w:hAnsi="Times New Roman" w:cs="Times New Roman"/>
          <w:color w:val="0000FF"/>
          <w:szCs w:val="21"/>
        </w:rPr>
        <w:t xml:space="preserve"> of </w:t>
      </w:r>
      <w:r w:rsidR="00EE0CB1" w:rsidRPr="00EE0CB1">
        <w:rPr>
          <w:rFonts w:ascii="Times New Roman" w:hAnsi="Times New Roman" w:cs="Times New Roman"/>
          <w:color w:val="0000FF"/>
          <w:szCs w:val="21"/>
        </w:rPr>
        <w:t xml:space="preserve">SVM-RFE is briefly described as followed. </w:t>
      </w:r>
    </w:p>
    <w:p w:rsidR="003D6D42" w:rsidRDefault="00EE0CB1">
      <w:pPr>
        <w:rPr>
          <w:rFonts w:ascii="Times New Roman" w:hAnsi="Times New Roman" w:cs="Times New Roman"/>
          <w:color w:val="0000FF"/>
          <w:szCs w:val="21"/>
        </w:rPr>
      </w:pPr>
      <w:r>
        <w:rPr>
          <w:rFonts w:ascii="Times New Roman" w:hAnsi="Times New Roman" w:cs="Times New Roman"/>
          <w:color w:val="0000FF"/>
          <w:szCs w:val="21"/>
        </w:rPr>
        <w:t>The main advantage of SVM-RFE is that</w:t>
      </w:r>
      <w:r w:rsidR="005C1DD7">
        <w:rPr>
          <w:rFonts w:ascii="Times New Roman" w:hAnsi="Times New Roman" w:cs="Times New Roman"/>
          <w:color w:val="0000FF"/>
          <w:szCs w:val="21"/>
        </w:rPr>
        <w:t xml:space="preserve"> it can select </w:t>
      </w:r>
      <w:r w:rsidR="00635D83">
        <w:rPr>
          <w:rFonts w:ascii="Times New Roman" w:hAnsi="Times New Roman" w:cs="Times New Roman"/>
          <w:color w:val="0000FF"/>
          <w:szCs w:val="21"/>
        </w:rPr>
        <w:t xml:space="preserve"> </w:t>
      </w:r>
      <w:r>
        <w:rPr>
          <w:rFonts w:ascii="Times New Roman" w:hAnsi="Times New Roman" w:cs="Times New Roman"/>
          <w:color w:val="0000FF"/>
          <w:szCs w:val="21"/>
        </w:rPr>
        <w:t xml:space="preserve"> . </w:t>
      </w:r>
      <w:r w:rsidR="005C1DD7">
        <w:rPr>
          <w:rFonts w:ascii="Times New Roman" w:hAnsi="Times New Roman" w:cs="Times New Roman"/>
          <w:color w:val="0000FF"/>
          <w:szCs w:val="21"/>
        </w:rPr>
        <w:t xml:space="preserve"> E</w:t>
      </w:r>
      <w:r w:rsidR="005C1DD7" w:rsidRPr="005C1DD7">
        <w:rPr>
          <w:rFonts w:ascii="Times New Roman" w:hAnsi="Times New Roman" w:cs="Times New Roman"/>
          <w:color w:val="0000FF"/>
          <w:szCs w:val="21"/>
        </w:rPr>
        <w:t>ssentially</w:t>
      </w:r>
      <w:r w:rsidR="005C1DD7">
        <w:rPr>
          <w:rFonts w:ascii="Times New Roman" w:hAnsi="Times New Roman" w:cs="Times New Roman"/>
          <w:color w:val="0000FF"/>
          <w:szCs w:val="21"/>
        </w:rPr>
        <w:t>,</w:t>
      </w:r>
      <w:r w:rsidR="005C1DD7" w:rsidRPr="005C1DD7">
        <w:rPr>
          <w:rFonts w:ascii="Times New Roman" w:hAnsi="Times New Roman" w:cs="Times New Roman" w:hint="eastAsia"/>
          <w:color w:val="0000FF"/>
          <w:szCs w:val="21"/>
        </w:rPr>
        <w:t xml:space="preserve"> </w:t>
      </w:r>
      <w:r w:rsidR="005C1DD7">
        <w:rPr>
          <w:rFonts w:ascii="Times New Roman" w:hAnsi="Times New Roman" w:cs="Times New Roman"/>
          <w:color w:val="0000FF"/>
          <w:szCs w:val="21"/>
        </w:rPr>
        <w:t>i</w:t>
      </w:r>
      <w:r>
        <w:rPr>
          <w:rFonts w:ascii="Times New Roman" w:hAnsi="Times New Roman" w:cs="Times New Roman"/>
          <w:color w:val="0000FF"/>
          <w:szCs w:val="21"/>
        </w:rPr>
        <w:t>t remain a greedy sub-optimal feature selection method.</w:t>
      </w:r>
    </w:p>
    <w:p w:rsidR="00EE0CB1" w:rsidRDefault="00EE0CB1">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here are two kinds of theoretical analysis method for Genetic Algorithm: and .</w:t>
      </w:r>
    </w:p>
    <w:p w:rsidR="00EE0CB1" w:rsidRDefault="00EE0CB1">
      <w:pPr>
        <w:rPr>
          <w:rFonts w:ascii="Times New Roman" w:hAnsi="Times New Roman" w:cs="Times New Roman"/>
          <w:color w:val="0000FF"/>
          <w:szCs w:val="21"/>
        </w:rPr>
      </w:pPr>
    </w:p>
    <w:p w:rsidR="00EE0CB1" w:rsidRDefault="00EE0CB1">
      <w:pPr>
        <w:rPr>
          <w:rFonts w:ascii="Times New Roman" w:hAnsi="Times New Roman" w:cs="Times New Roman"/>
          <w:color w:val="0000FF"/>
          <w:szCs w:val="21"/>
        </w:rPr>
      </w:pPr>
      <w:bookmarkStart w:id="1" w:name="_GoBack"/>
      <w:bookmarkEnd w:id="1"/>
    </w:p>
    <w:p w:rsidR="00EE0CB1" w:rsidRDefault="00EE0CB1">
      <w:pPr>
        <w:rPr>
          <w:rFonts w:ascii="Times New Roman" w:hAnsi="Times New Roman" w:cs="Times New Roman"/>
          <w:color w:val="0000FF"/>
          <w:szCs w:val="21"/>
        </w:rPr>
      </w:pPr>
    </w:p>
    <w:p w:rsidR="00D83105" w:rsidRDefault="00D83105">
      <w:pPr>
        <w:rPr>
          <w:rFonts w:ascii="Times New Roman" w:hAnsi="Times New Roman" w:cs="Times New Roman" w:hint="eastAsia"/>
          <w:color w:val="0000FF"/>
          <w:szCs w:val="21"/>
        </w:rPr>
      </w:pPr>
    </w:p>
    <w:p w:rsidR="00EE0CB1" w:rsidRPr="00EE0CB1" w:rsidRDefault="00EE0CB1">
      <w:pPr>
        <w:rPr>
          <w:rFonts w:ascii="Times New Roman" w:hAnsi="Times New Roman" w:cs="Times New Roman" w:hint="eastAsia"/>
          <w:color w:val="0000FF"/>
          <w:szCs w:val="21"/>
        </w:rPr>
      </w:pPr>
    </w:p>
    <w:p w:rsidR="003D6D42" w:rsidRPr="00D454DB" w:rsidRDefault="003D6D42">
      <w:pPr>
        <w:rPr>
          <w:rFonts w:ascii="Times New Roman" w:hAnsi="Times New Roman" w:cs="Times New Roman"/>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8B56F6" w:rsidRPr="008B56F6" w:rsidRDefault="00DF4B24" w:rsidP="008B56F6">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8B56F6" w:rsidRPr="008B56F6">
        <w:rPr>
          <w:noProof/>
        </w:rPr>
        <w:t>1.</w:t>
      </w:r>
      <w:r w:rsidR="008B56F6" w:rsidRPr="008B56F6">
        <w:rPr>
          <w:noProof/>
        </w:rPr>
        <w:tab/>
        <w:t xml:space="preserve">Dashtban, M. and M. Balafar, </w:t>
      </w:r>
      <w:r w:rsidR="008B56F6" w:rsidRPr="008B56F6">
        <w:rPr>
          <w:i/>
          <w:noProof/>
        </w:rPr>
        <w:t>Gene selection for microarray cancer classification using a new evolutionary method employing artificial intelligence concepts.</w:t>
      </w:r>
      <w:r w:rsidR="008B56F6" w:rsidRPr="008B56F6">
        <w:rPr>
          <w:noProof/>
        </w:rPr>
        <w:t xml:space="preserve"> Genomics, 2017. </w:t>
      </w:r>
      <w:r w:rsidR="008B56F6" w:rsidRPr="008B56F6">
        <w:rPr>
          <w:b/>
          <w:noProof/>
        </w:rPr>
        <w:t>109</w:t>
      </w:r>
      <w:r w:rsidR="008B56F6" w:rsidRPr="008B56F6">
        <w:rPr>
          <w:noProof/>
        </w:rPr>
        <w:t>(2): p. 91-107.</w:t>
      </w:r>
    </w:p>
    <w:p w:rsidR="008B56F6" w:rsidRPr="008B56F6" w:rsidRDefault="008B56F6" w:rsidP="008B56F6">
      <w:pPr>
        <w:pStyle w:val="EndNoteBibliography"/>
        <w:ind w:left="720" w:hanging="720"/>
        <w:rPr>
          <w:noProof/>
        </w:rPr>
      </w:pPr>
      <w:r w:rsidRPr="008B56F6">
        <w:rPr>
          <w:noProof/>
        </w:rPr>
        <w:t>2.</w:t>
      </w:r>
      <w:r w:rsidRPr="008B56F6">
        <w:rPr>
          <w:noProof/>
        </w:rPr>
        <w:tab/>
        <w:t xml:space="preserve">Motieghader, H., et al., </w:t>
      </w:r>
      <w:r w:rsidRPr="008B56F6">
        <w:rPr>
          <w:i/>
          <w:noProof/>
        </w:rPr>
        <w:t>A hybrid gene selection algorithm for microarray cancer classification using genetic algorithm and learning automata.</w:t>
      </w:r>
      <w:r w:rsidRPr="008B56F6">
        <w:rPr>
          <w:noProof/>
        </w:rPr>
        <w:t xml:space="preserve"> Informatics in Medicine Unlocked, 2017. </w:t>
      </w:r>
      <w:r w:rsidRPr="008B56F6">
        <w:rPr>
          <w:b/>
          <w:noProof/>
        </w:rPr>
        <w:t>9</w:t>
      </w:r>
      <w:r w:rsidRPr="008B56F6">
        <w:rPr>
          <w:noProof/>
        </w:rPr>
        <w:t>: p. 246-254.</w:t>
      </w:r>
    </w:p>
    <w:p w:rsidR="008B56F6" w:rsidRPr="008B56F6" w:rsidRDefault="008B56F6" w:rsidP="008B56F6">
      <w:pPr>
        <w:pStyle w:val="EndNoteBibliography"/>
        <w:ind w:left="720" w:hanging="720"/>
        <w:rPr>
          <w:noProof/>
        </w:rPr>
      </w:pPr>
      <w:r w:rsidRPr="008B56F6">
        <w:rPr>
          <w:noProof/>
        </w:rPr>
        <w:t>3.</w:t>
      </w:r>
      <w:r w:rsidRPr="008B56F6">
        <w:rPr>
          <w:noProof/>
        </w:rPr>
        <w:tab/>
        <w:t xml:space="preserve">Jain, I., V.K. Jain, and R. Jain, </w:t>
      </w:r>
      <w:r w:rsidRPr="008B56F6">
        <w:rPr>
          <w:i/>
          <w:noProof/>
        </w:rPr>
        <w:t>Correlation feature selection based improved-binary particle swarm optimization for gene selection and cancer classification.</w:t>
      </w:r>
      <w:r w:rsidRPr="008B56F6">
        <w:rPr>
          <w:noProof/>
        </w:rPr>
        <w:t xml:space="preserve"> Applied Soft Computing, 2018. </w:t>
      </w:r>
      <w:r w:rsidRPr="008B56F6">
        <w:rPr>
          <w:b/>
          <w:noProof/>
        </w:rPr>
        <w:t>62</w:t>
      </w:r>
      <w:r w:rsidRPr="008B56F6">
        <w:rPr>
          <w:noProof/>
        </w:rPr>
        <w:t>: p. 203-215.</w:t>
      </w:r>
    </w:p>
    <w:p w:rsidR="008B56F6" w:rsidRPr="008B56F6" w:rsidRDefault="008B56F6" w:rsidP="008B56F6">
      <w:pPr>
        <w:pStyle w:val="EndNoteBibliography"/>
        <w:ind w:left="720" w:hanging="720"/>
        <w:rPr>
          <w:noProof/>
        </w:rPr>
      </w:pPr>
      <w:r w:rsidRPr="008B56F6">
        <w:rPr>
          <w:noProof/>
        </w:rPr>
        <w:t>4.</w:t>
      </w:r>
      <w:r w:rsidRPr="008B56F6">
        <w:rPr>
          <w:noProof/>
        </w:rPr>
        <w:tab/>
        <w:t xml:space="preserve">Ghosh, M., et al., </w:t>
      </w:r>
      <w:r w:rsidRPr="008B56F6">
        <w:rPr>
          <w:i/>
          <w:noProof/>
        </w:rPr>
        <w:t>Recursive memetic algorithm for gene selection in microarray data.</w:t>
      </w:r>
      <w:r w:rsidRPr="008B56F6">
        <w:rPr>
          <w:noProof/>
        </w:rPr>
        <w:t xml:space="preserve"> Expert Systems with Applications, 2019. </w:t>
      </w:r>
      <w:r w:rsidRPr="008B56F6">
        <w:rPr>
          <w:b/>
          <w:noProof/>
        </w:rPr>
        <w:t>116</w:t>
      </w:r>
      <w:r w:rsidRPr="008B56F6">
        <w:rPr>
          <w:noProof/>
        </w:rPr>
        <w:t>: p. 172-185.</w:t>
      </w:r>
    </w:p>
    <w:p w:rsidR="008B56F6" w:rsidRPr="008B56F6" w:rsidRDefault="008B56F6" w:rsidP="008B56F6">
      <w:pPr>
        <w:pStyle w:val="EndNoteBibliography"/>
        <w:ind w:left="720" w:hanging="720"/>
        <w:rPr>
          <w:noProof/>
        </w:rPr>
      </w:pPr>
      <w:r w:rsidRPr="008B56F6">
        <w:rPr>
          <w:noProof/>
        </w:rPr>
        <w:t>5.</w:t>
      </w:r>
      <w:r w:rsidRPr="008B56F6">
        <w:rPr>
          <w:noProof/>
        </w:rPr>
        <w:tab/>
        <w:t xml:space="preserve">Han, F., et al., </w:t>
      </w:r>
      <w:r w:rsidRPr="008B56F6">
        <w:rPr>
          <w:i/>
          <w:noProof/>
        </w:rPr>
        <w:t>A gene selection method for microarray data based on binary PSO encoding gene-to-class sensitivity information.</w:t>
      </w:r>
      <w:r w:rsidRPr="008B56F6">
        <w:rPr>
          <w:noProof/>
        </w:rPr>
        <w:t xml:space="preserve"> IEEE/ACM transactions on computational biology and bioinformatics, 2015. </w:t>
      </w:r>
      <w:r w:rsidRPr="008B56F6">
        <w:rPr>
          <w:b/>
          <w:noProof/>
        </w:rPr>
        <w:t>14</w:t>
      </w:r>
      <w:r w:rsidRPr="008B56F6">
        <w:rPr>
          <w:noProof/>
        </w:rPr>
        <w:t>(1): p. 85-96.</w:t>
      </w:r>
    </w:p>
    <w:p w:rsidR="008B56F6" w:rsidRPr="008B56F6" w:rsidRDefault="008B56F6" w:rsidP="008B56F6">
      <w:pPr>
        <w:pStyle w:val="EndNoteBibliography"/>
        <w:ind w:left="720" w:hanging="720"/>
        <w:rPr>
          <w:noProof/>
        </w:rPr>
      </w:pPr>
      <w:r w:rsidRPr="008B56F6">
        <w:rPr>
          <w:noProof/>
        </w:rPr>
        <w:t>6.</w:t>
      </w:r>
      <w:r w:rsidRPr="008B56F6">
        <w:rPr>
          <w:noProof/>
        </w:rPr>
        <w:tab/>
        <w:t xml:space="preserve">Fu, L.M. and C.S. Fu-Liu, </w:t>
      </w:r>
      <w:r w:rsidRPr="008B56F6">
        <w:rPr>
          <w:i/>
          <w:noProof/>
        </w:rPr>
        <w:t>Evaluation of gene importance in microarray data based upon probability of selection.</w:t>
      </w:r>
      <w:r w:rsidRPr="008B56F6">
        <w:rPr>
          <w:noProof/>
        </w:rPr>
        <w:t xml:space="preserve"> Bmc Bioinformatics, 2005. </w:t>
      </w:r>
      <w:r w:rsidRPr="008B56F6">
        <w:rPr>
          <w:b/>
          <w:noProof/>
        </w:rPr>
        <w:t>6</w:t>
      </w:r>
      <w:r w:rsidRPr="008B56F6">
        <w:rPr>
          <w:noProof/>
        </w:rPr>
        <w:t>.</w:t>
      </w:r>
    </w:p>
    <w:p w:rsidR="008B56F6" w:rsidRPr="008B56F6" w:rsidRDefault="008B56F6" w:rsidP="008B56F6">
      <w:pPr>
        <w:pStyle w:val="EndNoteBibliography"/>
        <w:ind w:left="720" w:hanging="720"/>
        <w:rPr>
          <w:noProof/>
        </w:rPr>
      </w:pPr>
      <w:r w:rsidRPr="008B56F6">
        <w:rPr>
          <w:noProof/>
        </w:rPr>
        <w:t>7.</w:t>
      </w:r>
      <w:r w:rsidRPr="008B56F6">
        <w:rPr>
          <w:noProof/>
        </w:rPr>
        <w:tab/>
        <w:t xml:space="preserve">Kar, S., K. Das Sharma, and M. Maitra, </w:t>
      </w:r>
      <w:r w:rsidRPr="008B56F6">
        <w:rPr>
          <w:i/>
          <w:noProof/>
        </w:rPr>
        <w:t>Gene selection from microarray gene expression data for classification of cancer subgroups employing PSO and adaptive K-nearest neighborhood technique.</w:t>
      </w:r>
      <w:r w:rsidRPr="008B56F6">
        <w:rPr>
          <w:noProof/>
        </w:rPr>
        <w:t xml:space="preserve"> Expert Systems with Applications, 2015. </w:t>
      </w:r>
      <w:r w:rsidRPr="008B56F6">
        <w:rPr>
          <w:b/>
          <w:noProof/>
        </w:rPr>
        <w:t>42</w:t>
      </w:r>
      <w:r w:rsidRPr="008B56F6">
        <w:rPr>
          <w:noProof/>
        </w:rPr>
        <w:t>(1): p. 612-627.</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5E67" w:rsidRDefault="00065E67" w:rsidP="00DF4B24">
      <w:r>
        <w:separator/>
      </w:r>
    </w:p>
  </w:endnote>
  <w:endnote w:type="continuationSeparator" w:id="0">
    <w:p w:rsidR="00065E67" w:rsidRDefault="00065E67"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00000000"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5E67" w:rsidRDefault="00065E67" w:rsidP="00DF4B24">
      <w:r>
        <w:separator/>
      </w:r>
    </w:p>
  </w:footnote>
  <w:footnote w:type="continuationSeparator" w:id="0">
    <w:p w:rsidR="00065E67" w:rsidRDefault="00065E67"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3"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8"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6"/>
  </w:num>
  <w:num w:numId="2">
    <w:abstractNumId w:val="3"/>
  </w:num>
  <w:num w:numId="3">
    <w:abstractNumId w:val="5"/>
  </w:num>
  <w:num w:numId="4">
    <w:abstractNumId w:val="1"/>
  </w:num>
  <w:num w:numId="5">
    <w:abstractNumId w:val="8"/>
  </w:num>
  <w:num w:numId="6">
    <w:abstractNumId w:val="7"/>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8"/>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31&lt;/item&gt;&lt;item&gt;432&lt;/item&gt;&lt;item&gt;439&lt;/item&gt;&lt;item&gt;496&lt;/item&gt;&lt;item&gt;497&lt;/item&gt;&lt;item&gt;499&lt;/item&gt;&lt;item&gt;500&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65E67"/>
    <w:rsid w:val="00071C3C"/>
    <w:rsid w:val="000756DF"/>
    <w:rsid w:val="00083C6A"/>
    <w:rsid w:val="000C4BB0"/>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03B08"/>
    <w:rsid w:val="00214FE4"/>
    <w:rsid w:val="00216B5A"/>
    <w:rsid w:val="002267CA"/>
    <w:rsid w:val="0024123B"/>
    <w:rsid w:val="00257419"/>
    <w:rsid w:val="002657E1"/>
    <w:rsid w:val="002660B8"/>
    <w:rsid w:val="00294A41"/>
    <w:rsid w:val="002A2865"/>
    <w:rsid w:val="002A6CCE"/>
    <w:rsid w:val="002A7C1E"/>
    <w:rsid w:val="002B2675"/>
    <w:rsid w:val="002B2D39"/>
    <w:rsid w:val="002C3CC9"/>
    <w:rsid w:val="002D4B88"/>
    <w:rsid w:val="002E55A0"/>
    <w:rsid w:val="002E58F8"/>
    <w:rsid w:val="002E609D"/>
    <w:rsid w:val="002F76BB"/>
    <w:rsid w:val="002F7965"/>
    <w:rsid w:val="002F7D25"/>
    <w:rsid w:val="003232DE"/>
    <w:rsid w:val="00336BE6"/>
    <w:rsid w:val="0036116E"/>
    <w:rsid w:val="00364145"/>
    <w:rsid w:val="00374B7C"/>
    <w:rsid w:val="0037738C"/>
    <w:rsid w:val="0038545A"/>
    <w:rsid w:val="003877A2"/>
    <w:rsid w:val="00391BDD"/>
    <w:rsid w:val="003B0827"/>
    <w:rsid w:val="003C1D07"/>
    <w:rsid w:val="003D6D42"/>
    <w:rsid w:val="003E175A"/>
    <w:rsid w:val="003F166D"/>
    <w:rsid w:val="0042319A"/>
    <w:rsid w:val="00437915"/>
    <w:rsid w:val="0044489C"/>
    <w:rsid w:val="00460B67"/>
    <w:rsid w:val="0046284B"/>
    <w:rsid w:val="00464665"/>
    <w:rsid w:val="004745E9"/>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221D1"/>
    <w:rsid w:val="00622BC7"/>
    <w:rsid w:val="0063450C"/>
    <w:rsid w:val="00635D83"/>
    <w:rsid w:val="0064406E"/>
    <w:rsid w:val="00646822"/>
    <w:rsid w:val="0065540C"/>
    <w:rsid w:val="00655BC9"/>
    <w:rsid w:val="006637C0"/>
    <w:rsid w:val="00667242"/>
    <w:rsid w:val="0068104F"/>
    <w:rsid w:val="006A4149"/>
    <w:rsid w:val="006D75E5"/>
    <w:rsid w:val="006D7FC2"/>
    <w:rsid w:val="006E10FC"/>
    <w:rsid w:val="006E182E"/>
    <w:rsid w:val="006E4B59"/>
    <w:rsid w:val="007008EE"/>
    <w:rsid w:val="00705193"/>
    <w:rsid w:val="00713691"/>
    <w:rsid w:val="00715135"/>
    <w:rsid w:val="007176C6"/>
    <w:rsid w:val="007479E8"/>
    <w:rsid w:val="00752C85"/>
    <w:rsid w:val="007731F7"/>
    <w:rsid w:val="007833E4"/>
    <w:rsid w:val="00784981"/>
    <w:rsid w:val="00792107"/>
    <w:rsid w:val="007A14CC"/>
    <w:rsid w:val="007B6B30"/>
    <w:rsid w:val="007B72A0"/>
    <w:rsid w:val="007B77B0"/>
    <w:rsid w:val="007D269E"/>
    <w:rsid w:val="007D346B"/>
    <w:rsid w:val="007D79E3"/>
    <w:rsid w:val="007E0F66"/>
    <w:rsid w:val="007E64D8"/>
    <w:rsid w:val="007E6B83"/>
    <w:rsid w:val="007F19C5"/>
    <w:rsid w:val="00801561"/>
    <w:rsid w:val="00820CE9"/>
    <w:rsid w:val="00822A31"/>
    <w:rsid w:val="008332F3"/>
    <w:rsid w:val="00835DEC"/>
    <w:rsid w:val="00841435"/>
    <w:rsid w:val="0085013F"/>
    <w:rsid w:val="00851A62"/>
    <w:rsid w:val="00870980"/>
    <w:rsid w:val="00873FE4"/>
    <w:rsid w:val="00882417"/>
    <w:rsid w:val="00882929"/>
    <w:rsid w:val="00896FF0"/>
    <w:rsid w:val="008B56F6"/>
    <w:rsid w:val="008B6B03"/>
    <w:rsid w:val="008C1E1C"/>
    <w:rsid w:val="008C444C"/>
    <w:rsid w:val="008D0CCA"/>
    <w:rsid w:val="008F0A41"/>
    <w:rsid w:val="008F5226"/>
    <w:rsid w:val="00915718"/>
    <w:rsid w:val="00921064"/>
    <w:rsid w:val="00925570"/>
    <w:rsid w:val="00940AF1"/>
    <w:rsid w:val="00942B80"/>
    <w:rsid w:val="00950005"/>
    <w:rsid w:val="009954D6"/>
    <w:rsid w:val="009A609F"/>
    <w:rsid w:val="009B5A0E"/>
    <w:rsid w:val="009B717F"/>
    <w:rsid w:val="009C41BA"/>
    <w:rsid w:val="009D43B8"/>
    <w:rsid w:val="009D4E41"/>
    <w:rsid w:val="009D5BF8"/>
    <w:rsid w:val="009E3B76"/>
    <w:rsid w:val="009E48F8"/>
    <w:rsid w:val="009E57C6"/>
    <w:rsid w:val="009F226E"/>
    <w:rsid w:val="00A0791E"/>
    <w:rsid w:val="00A162BD"/>
    <w:rsid w:val="00A20CD1"/>
    <w:rsid w:val="00A51D08"/>
    <w:rsid w:val="00A65D0F"/>
    <w:rsid w:val="00A75EFA"/>
    <w:rsid w:val="00A80E30"/>
    <w:rsid w:val="00A8250B"/>
    <w:rsid w:val="00A97AC9"/>
    <w:rsid w:val="00AA389C"/>
    <w:rsid w:val="00AB73C8"/>
    <w:rsid w:val="00AD1018"/>
    <w:rsid w:val="00AD34DE"/>
    <w:rsid w:val="00AE38BC"/>
    <w:rsid w:val="00AE6ADC"/>
    <w:rsid w:val="00AF1BDB"/>
    <w:rsid w:val="00AF6B7F"/>
    <w:rsid w:val="00B0467E"/>
    <w:rsid w:val="00B13496"/>
    <w:rsid w:val="00B151C3"/>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5257"/>
    <w:rsid w:val="00BD3659"/>
    <w:rsid w:val="00BD5C3B"/>
    <w:rsid w:val="00BD69CF"/>
    <w:rsid w:val="00BE01B0"/>
    <w:rsid w:val="00BE11F6"/>
    <w:rsid w:val="00BE3D33"/>
    <w:rsid w:val="00BF109F"/>
    <w:rsid w:val="00BF4CDF"/>
    <w:rsid w:val="00C015B5"/>
    <w:rsid w:val="00C03A4A"/>
    <w:rsid w:val="00C03D35"/>
    <w:rsid w:val="00C10E55"/>
    <w:rsid w:val="00C44A44"/>
    <w:rsid w:val="00C5124C"/>
    <w:rsid w:val="00C53786"/>
    <w:rsid w:val="00C80BD2"/>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4942"/>
    <w:rsid w:val="00D454DB"/>
    <w:rsid w:val="00D46E87"/>
    <w:rsid w:val="00D60380"/>
    <w:rsid w:val="00D76436"/>
    <w:rsid w:val="00D77DFA"/>
    <w:rsid w:val="00D83105"/>
    <w:rsid w:val="00D96644"/>
    <w:rsid w:val="00DA4804"/>
    <w:rsid w:val="00DB10C8"/>
    <w:rsid w:val="00DB19FE"/>
    <w:rsid w:val="00DC1447"/>
    <w:rsid w:val="00DC14C1"/>
    <w:rsid w:val="00DD2512"/>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5B43"/>
    <w:rsid w:val="00E6615D"/>
    <w:rsid w:val="00E66895"/>
    <w:rsid w:val="00EA2911"/>
    <w:rsid w:val="00EB3A15"/>
    <w:rsid w:val="00EB564F"/>
    <w:rsid w:val="00EC171C"/>
    <w:rsid w:val="00EC2302"/>
    <w:rsid w:val="00ED379B"/>
    <w:rsid w:val="00ED4E82"/>
    <w:rsid w:val="00EE0CB1"/>
    <w:rsid w:val="00EE377F"/>
    <w:rsid w:val="00EE5C03"/>
    <w:rsid w:val="00EF36DE"/>
    <w:rsid w:val="00EF3C94"/>
    <w:rsid w:val="00EF66CF"/>
    <w:rsid w:val="00F03804"/>
    <w:rsid w:val="00F134E3"/>
    <w:rsid w:val="00F13AE2"/>
    <w:rsid w:val="00F243CD"/>
    <w:rsid w:val="00F309A7"/>
    <w:rsid w:val="00F30BB1"/>
    <w:rsid w:val="00F326D6"/>
    <w:rsid w:val="00F36DA7"/>
    <w:rsid w:val="00F51E94"/>
    <w:rsid w:val="00F5313D"/>
    <w:rsid w:val="00F7278D"/>
    <w:rsid w:val="00F759E6"/>
    <w:rsid w:val="00F76BE9"/>
    <w:rsid w:val="00F848B5"/>
    <w:rsid w:val="00F9472C"/>
    <w:rsid w:val="00F9789A"/>
    <w:rsid w:val="00FB2390"/>
    <w:rsid w:val="00FC3A08"/>
    <w:rsid w:val="00FC5E33"/>
    <w:rsid w:val="00FE260B"/>
    <w:rsid w:val="00FE5662"/>
    <w:rsid w:val="00FF144C"/>
    <w:rsid w:val="00FF3BBD"/>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FBE82"/>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07067D-8DCF-4217-8BD2-16970CA4E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1</TotalTime>
  <Pages>6</Pages>
  <Words>2479</Words>
  <Characters>14133</Characters>
  <Application>Microsoft Office Word</Application>
  <DocSecurity>0</DocSecurity>
  <Lines>117</Lines>
  <Paragraphs>33</Paragraphs>
  <ScaleCrop>false</ScaleCrop>
  <Company/>
  <LinksUpToDate>false</LinksUpToDate>
  <CharactersWithSpaces>1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57</cp:revision>
  <cp:lastPrinted>2019-04-30T12:48:00Z</cp:lastPrinted>
  <dcterms:created xsi:type="dcterms:W3CDTF">2018-11-25T05:23:00Z</dcterms:created>
  <dcterms:modified xsi:type="dcterms:W3CDTF">2019-05-23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